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0B8C57" w14:textId="04AB246C" w:rsidR="0008177B" w:rsidRPr="00FA70AB" w:rsidRDefault="00C27930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2713A718" w14:textId="77777777" w:rsidR="0008177B" w:rsidRPr="00FA70AB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7FE141E" w14:textId="77777777" w:rsidR="0008177B" w:rsidRPr="00FA70AB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95698EB" w14:textId="77777777" w:rsidR="0008177B" w:rsidRPr="00FA70AB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A3536ED" w14:textId="77777777" w:rsidR="0008177B" w:rsidRPr="00FA70AB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6890DD8" w14:textId="77777777" w:rsidR="0008177B" w:rsidRPr="00FA70AB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943EE71" w14:textId="77777777" w:rsidR="007D2BD5" w:rsidRDefault="00C27930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D2B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signment </w:t>
      </w:r>
    </w:p>
    <w:p w14:paraId="153527ED" w14:textId="7D3AF131" w:rsidR="0008177B" w:rsidRPr="00FA70AB" w:rsidRDefault="00C27930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A70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FA70AB">
        <w:rPr>
          <w:rFonts w:ascii="Times New Roman" w:hAnsi="Times New Roman" w:cs="Times New Roman"/>
          <w:color w:val="000000" w:themeColor="text1"/>
          <w:sz w:val="24"/>
          <w:szCs w:val="24"/>
        </w:rPr>
        <w:t>Writer</w:t>
      </w:r>
      <w:r w:rsidRPr="00FA70AB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33495B88" w14:textId="77777777" w:rsidR="0008177B" w:rsidRPr="00FA70AB" w:rsidRDefault="00C27930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A70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FA70AB">
        <w:rPr>
          <w:rFonts w:ascii="Times New Roman" w:hAnsi="Times New Roman" w:cs="Times New Roman"/>
          <w:color w:val="000000" w:themeColor="text1"/>
          <w:sz w:val="24"/>
          <w:szCs w:val="24"/>
        </w:rPr>
        <w:t>Institution</w:t>
      </w:r>
      <w:r w:rsidRPr="00FA70AB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20493F3C" w14:textId="77777777" w:rsidR="00A106AF" w:rsidRPr="00FA70AB" w:rsidRDefault="00A106AF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50B9792" w14:textId="77777777" w:rsidR="00A106AF" w:rsidRPr="00FA70AB" w:rsidRDefault="00A106AF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A106AF" w:rsidRPr="00FA70AB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91F21C4" w14:textId="50FBFC36" w:rsidR="0026072D" w:rsidRDefault="00C27930" w:rsidP="007D2BD5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7D2BD5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Assignment</w:t>
      </w:r>
    </w:p>
    <w:p w14:paraId="59CFC179" w14:textId="5C33C132" w:rsidR="00421BB3" w:rsidRDefault="00C27930" w:rsidP="00421BB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“Borrowed theories” 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healthcare and nursing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e usually questioned, taking into account the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significanc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departm</w:t>
      </w:r>
      <w:bookmarkStart w:id="0" w:name="_GoBack"/>
      <w:bookmarkEnd w:id="0"/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ent-orient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theorie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are directly address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s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>features of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particula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partment. </w:t>
      </w:r>
      <w:r w:rsidR="00903D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case of healthcare and nursing, saying </w:t>
      </w:r>
      <w:r w:rsidR="00903DDC" w:rsidRPr="00421BB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no</w:t>
      </w:r>
      <w:r w:rsidR="00903D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03DDC" w:rsidRPr="00421BB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o borrowed theories</w:t>
      </w:r>
      <w:r w:rsidR="00903D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not justified because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903D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veral reasons and assertions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cause h</w:t>
      </w:r>
      <w:r w:rsidRPr="007D2B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althcare and </w:t>
      </w:r>
      <w:r w:rsidR="00EC5BD5" w:rsidRPr="007D2BD5">
        <w:rPr>
          <w:rFonts w:ascii="Times New Roman" w:hAnsi="Times New Roman" w:cs="Times New Roman"/>
          <w:color w:val="000000" w:themeColor="text1"/>
          <w:sz w:val="24"/>
          <w:szCs w:val="24"/>
        </w:rPr>
        <w:t>nurs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a field within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itself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a blend of different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determinant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of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society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Firstly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healthcar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a scientific paradigm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at is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connect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>to human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ing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who are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ajor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element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society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So, all the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discipline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are in any way affecting human beings will synchronize with the type of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healthcar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rvices that a patient receives</w:t>
      </w:r>
      <w:r w:rsidR="006F7C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F7C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6F7C3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G7LV5ONg","properties":{"formattedCitation":"(McEwen &amp; Wills, 2017)","plainCitation":"(McEwen &amp; Wills, 2017)","noteIndex":0},"citationItems":[{"id":219,"uris":["http://zotero.org/users/local/6bWeQAmN/items/BA2ZFI5H"],"uri":["http://zotero.org/users/local/6bWeQAmN/items/BA2ZFI5H"],"itemData":{"id":219,"type":"book","publisher":"Lippincott Williams &amp; Wilkins","source":"Google Scholar","title":"Theoretical basis for nursing","author":[{"family":"McEwen","given":"Melanie"},{"family":"Wills","given":"Evelyn M."}],"issued":{"date-parts":[["2017"]]}}}],"schema":"https://github.com/citation-style-language/schema/raw/master/csl-citation.json"} </w:instrText>
      </w:r>
      <w:r w:rsidR="006F7C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6F7C3D" w:rsidRPr="006F7C3D">
        <w:rPr>
          <w:rFonts w:ascii="Times New Roman" w:hAnsi="Times New Roman" w:cs="Times New Roman"/>
          <w:sz w:val="24"/>
        </w:rPr>
        <w:t>(McEwen &amp; Wills, 2017)</w:t>
      </w:r>
      <w:r w:rsidR="006F7C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3212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general overview asserts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that</w:t>
      </w:r>
      <w:r w:rsidR="003212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ursing overlaps with different other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fields</w:t>
      </w:r>
      <w:r w:rsidR="003212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science such as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sociology</w:t>
      </w:r>
      <w:r w:rsidR="003212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psychology</w:t>
      </w:r>
      <w:r w:rsidR="003212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education,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etc.</w:t>
      </w:r>
      <w:r w:rsidR="003212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so,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borrowing</w:t>
      </w:r>
      <w:r w:rsidR="003212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ories from those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disciplines</w:t>
      </w:r>
      <w:r w:rsidR="003212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help nurses to address and treat their patients in a holistic manner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dyfiN5q5","properties":{"formattedCitation":"(Ayala, 2020)","plainCitation":"(Ayala, 2020)","noteIndex":0},"citationItems":[{"id":220,"uris":["http://zotero.org/users/local/6bWeQAmN/items/KYLAL96F"],"uri":["http://zotero.org/users/local/6bWeQAmN/items/KYLAL96F"],"itemData":{"id":220,"type":"chapter","container-title":"Towards a Sociology of Nursing","page":"125–142","publisher":"Springer","source":"Google Scholar","title":"Nurses in the New Landscape of Interprofessional Relations","author":[{"family":"Ayala","given":"Ricardo A."}],"issued":{"date-parts":[["2020"]]}}}],"schema":"https://github.com/citation-style-language/schema/raw/master/csl-citation.json"} </w:instrTex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EC5BD5" w:rsidRPr="00EC5BD5">
        <w:rPr>
          <w:rFonts w:ascii="Times New Roman" w:hAnsi="Times New Roman" w:cs="Times New Roman"/>
          <w:sz w:val="24"/>
        </w:rPr>
        <w:t>(Ayala, 2020)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212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E445B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e of such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example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E445B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 use of ethical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theories</w:t>
      </w:r>
      <w:r w:rsidR="00E445B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can support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evidence-based</w:t>
      </w:r>
      <w:r w:rsidR="00E445B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actice and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indirectly</w:t>
      </w:r>
      <w:r w:rsidR="00E445B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mpacts </w:t>
      </w:r>
      <w:r w:rsidR="00E445B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future</w:t>
      </w:r>
      <w:r w:rsidR="00E445B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fe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E445B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patient. </w:t>
      </w:r>
    </w:p>
    <w:p w14:paraId="6E0778A9" w14:textId="2A03BC99" w:rsidR="007D2BD5" w:rsidRDefault="00AB5193" w:rsidP="00421BB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analysi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fferent domain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ighlight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that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ursing is a combination of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different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department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itself such as roles and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responsibilitie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evidenc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based practice,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interprofessional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municative approaches and the role of human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understand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defining the suitability of the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cisions </w:t>
      </w:r>
      <w:r w:rsidR="006F7C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F7C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6F7C3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SSZX7SUQ","properties":{"formattedCitation":"(McEwen &amp; Wills, 2017)","plainCitation":"(McEwen &amp; Wills, 2017)","noteIndex":0},"citationItems":[{"id":219,"uris":["http://zotero.org/users/local/6bWeQAmN/items/BA2ZFI5H"],"uri":["http://zotero.org/users/local/6bWeQAmN/items/BA2ZFI5H"],"itemData":{"id":219,"type":"book","publisher":"Lippincott Williams &amp; Wilkins","source":"Google Scholar","title":"Theoretical basis for nursing","author":[{"family":"McEwen","given":"Melanie"},{"family":"Wills","given":"Evelyn M."}],"issued":{"date-parts":[["2017"]]}}}],"schema":"https://github.com/citation-style-language/schema/raw/master/csl-citation.json"} </w:instrText>
      </w:r>
      <w:r w:rsidR="006F7C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6F7C3D" w:rsidRPr="006F7C3D">
        <w:rPr>
          <w:rFonts w:ascii="Times New Roman" w:hAnsi="Times New Roman" w:cs="Times New Roman"/>
          <w:sz w:val="24"/>
        </w:rPr>
        <w:t>(McEwen &amp; Wills, 2017)</w:t>
      </w:r>
      <w:r w:rsidR="006F7C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present</w:t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i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m</w:t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, the field of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healthcare</w:t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also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expanded</w:t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other professions such as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social</w:t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workers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pharmacist</w:t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and nurses which asserts and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justify</w:t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significance of "borrowed theories".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 general perspective asserts that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borrowed</w:t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ories are already worked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enough</w:t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all the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relative aspects are</w:t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e-determined so it is easy for a nurse or doctor to use that theory as per its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relevancy</w:t>
      </w:r>
      <w:r w:rsidR="006F7C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F7C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6F7C3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rS12uDws","properties":{"formattedCitation":"(Ayala, 2020)","plainCitation":"(Ayala, 2020)","noteIndex":0},"citationItems":[{"id":220,"uris":["http://zotero.org/users/local/6bWeQAmN/items/KYLAL96F"],"uri":["http://zotero.org/users/local/6bWeQAmN/items/KYLAL96F"],"itemData":{"id":220,"type":"chapter","container-title":"Towards a Sociology of Nursing","page":"125–142","publisher":"Springer","source":"Google Scholar","title":"Nurses in the New Landscape of Interprofessional Relations","author":[{"family":"Ayala","given":"Ricardo A."}],"issued":{"date-parts":[["2020"]]}}}],"schema":"https://github.com/citation-style-language/schema/raw/master/csl-citation.json"} </w:instrText>
      </w:r>
      <w:r w:rsidR="006F7C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6F7C3D" w:rsidRPr="006F7C3D">
        <w:rPr>
          <w:rFonts w:ascii="Times New Roman" w:hAnsi="Times New Roman" w:cs="Times New Roman"/>
          <w:sz w:val="24"/>
        </w:rPr>
        <w:t>(Ayala, 2020)</w:t>
      </w:r>
      <w:r w:rsidR="006F7C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same stance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prevails</w:t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other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departments</w:t>
      </w:r>
      <w:r w:rsidR="00F503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professions where, </w:t>
      </w:r>
      <w:r w:rsidR="006929D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thical theories and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sociological</w:t>
      </w:r>
      <w:r w:rsidR="006929D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ories are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ed in</w:t>
      </w:r>
      <w:r w:rsidR="006929D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usiness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decision making</w:t>
      </w:r>
      <w:r w:rsidR="00E94C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which</w:t>
      </w:r>
      <w:r w:rsidR="00E94C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fers connectivity. This connectivity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not only</w:t>
      </w:r>
      <w:r w:rsidR="00E94C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keeps</w:t>
      </w:r>
      <w:r w:rsidR="00E94C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fferent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departments</w:t>
      </w:r>
      <w:r w:rsidR="00E94C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igned but it is also a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major</w:t>
      </w:r>
      <w:r w:rsidR="00E94C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urce of empowering inter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E94C5C">
        <w:rPr>
          <w:rFonts w:ascii="Times New Roman" w:hAnsi="Times New Roman" w:cs="Times New Roman"/>
          <w:color w:val="000000" w:themeColor="text1"/>
          <w:sz w:val="24"/>
          <w:szCs w:val="24"/>
        </w:rPr>
        <w:t>profess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E94C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communication that can widen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practicality</w:t>
      </w:r>
      <w:r w:rsidR="00E94C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scope</w:t>
      </w:r>
      <w:r w:rsidR="00E94C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knowledge</w:t>
      </w:r>
      <w:r w:rsidR="00E94C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both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partments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VbOkAgp4","properties":{"formattedCitation":"(Ayala, 2020)","plainCitation":"(Ayala, 2020)","noteIndex":0},"citationItems":[{"id":220,"uris":["http://zotero.org/users/local/6bWeQAmN/items/KYLAL96F"],"uri":["http://zotero.org/users/local/6bWeQAmN/items/KYLAL96F"],"itemData":{"id":220,"type":"chapter","container-title":"Towards a Sociology of Nursing","page":"125–142","publisher":"Springer","source":"Google Scholar","title":"Nurses in the New Landscape of Interprofessional Relations","author":[{"family":"Ayala","given":"Ricardo A."}],"issued":{"date-parts":[["2020"]]}}}],"schema":"https://github.com/citation-style-language/schema/raw/master/csl-citation.json"} </w:instrTex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EC5BD5" w:rsidRPr="00EC5BD5">
        <w:rPr>
          <w:rFonts w:ascii="Times New Roman" w:hAnsi="Times New Roman" w:cs="Times New Roman"/>
          <w:sz w:val="24"/>
        </w:rPr>
        <w:t>(Ayala, 2020)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94C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In addition, increased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nursing</w:t>
      </w:r>
      <w:r w:rsidR="00E94C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collaboration</w:t>
      </w:r>
      <w:r w:rsidR="00E94C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other disciplines will add to the exposure of the nurses not only in terms of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evidence</w:t>
      </w:r>
      <w:r w:rsidR="00E94C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based practice but also in terms of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conceptualization</w:t>
      </w:r>
      <w:r w:rsidR="00225A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cause nurses 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>address</w:t>
      </w:r>
      <w:r w:rsidR="00225A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lot of people who might belong to a different area of a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society</w:t>
      </w:r>
      <w:r w:rsidR="00225A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a different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areas of world</w:t>
      </w:r>
      <w:r w:rsidR="00225A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so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borrowed</w:t>
      </w:r>
      <w:r w:rsidR="00225A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ories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facilitates</w:t>
      </w:r>
      <w:r w:rsidR="00225A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cision </w:t>
      </w:r>
      <w:r w:rsidR="00225A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king,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treatment</w:t>
      </w:r>
      <w:r w:rsidR="00225A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understanding</w:t>
      </w:r>
      <w:r w:rsidR="00421B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situations </w:t>
      </w:r>
      <w:r w:rsidR="00225A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ch as use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225A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cultural</w:t>
      </w:r>
      <w:r w:rsidR="00225A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>theories</w:t>
      </w:r>
      <w:r w:rsidR="00225A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reat patients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3K62Ubgy","properties":{"formattedCitation":"(Ayala, 2020)","plainCitation":"(Ayala, 2020)","noteIndex":0},"citationItems":[{"id":220,"uris":["http://zotero.org/users/local/6bWeQAmN/items/KYLAL96F"],"uri":["http://zotero.org/users/local/6bWeQAmN/items/KYLAL96F"],"itemData":{"id":220,"type":"chapter","container-title":"Towards a Sociology of Nursing","page":"125–142","publisher":"Springer","source":"Google Scholar","title":"Nurses in the New Landscape of Interprofessional Relations","author":[{"family":"Ayala","given":"Ricardo A."}],"issued":{"date-parts":[["2020"]]}}}],"schema":"https://github.com/citation-style-language/schema/raw/master/csl-citation.json"} </w:instrTex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EC5BD5" w:rsidRPr="00EC5BD5">
        <w:rPr>
          <w:rFonts w:ascii="Times New Roman" w:hAnsi="Times New Roman" w:cs="Times New Roman"/>
          <w:sz w:val="24"/>
        </w:rPr>
        <w:t>(Ayala, 2020)</w:t>
      </w:r>
      <w:r w:rsidR="00EC5BD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25A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3EB99ECE" w14:textId="720E1B60" w:rsidR="00421BB3" w:rsidRDefault="00421BB3" w:rsidP="00421BB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23D2A36" w14:textId="1F8928AB" w:rsidR="00421BB3" w:rsidRDefault="00421BB3" w:rsidP="00421BB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BE9F3CC" w14:textId="093AC47C" w:rsidR="00421BB3" w:rsidRDefault="00421BB3" w:rsidP="00421BB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E9087C3" w14:textId="79B51EF3" w:rsidR="00421BB3" w:rsidRDefault="00421BB3" w:rsidP="00421BB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4714BAF" w14:textId="797158B4" w:rsidR="00421BB3" w:rsidRDefault="00421BB3" w:rsidP="00421BB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C64F352" w14:textId="17D74312" w:rsidR="00421BB3" w:rsidRDefault="00421BB3" w:rsidP="00421BB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834B872" w14:textId="5994BC03" w:rsidR="00421BB3" w:rsidRDefault="00421BB3" w:rsidP="00421BB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9FDADAF" w14:textId="53FCF04F" w:rsidR="00421BB3" w:rsidRDefault="00421BB3" w:rsidP="00421BB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99BE975" w14:textId="5D57F06A" w:rsidR="00421BB3" w:rsidRDefault="00421BB3" w:rsidP="00421BB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1AEF438" w14:textId="7FDBB66C" w:rsidR="00421BB3" w:rsidRDefault="00421BB3" w:rsidP="00421BB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AF24246" w14:textId="2AE546C8" w:rsidR="00421BB3" w:rsidRDefault="00421BB3" w:rsidP="00421BB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8D927D8" w14:textId="7DDA645A" w:rsidR="00421BB3" w:rsidRDefault="00421BB3" w:rsidP="00421BB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E48DD90" w14:textId="0C68A360" w:rsidR="00421BB3" w:rsidRDefault="00421BB3" w:rsidP="00421BB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55046FC" w14:textId="77777777" w:rsidR="00421BB3" w:rsidRDefault="00421BB3" w:rsidP="00421BB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722BFF5" w14:textId="508F2A5B" w:rsidR="006F7C3D" w:rsidRDefault="00C27930" w:rsidP="007D2BD5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References</w:t>
      </w:r>
    </w:p>
    <w:p w14:paraId="2A89CF97" w14:textId="77777777" w:rsidR="00EC5BD5" w:rsidRPr="00EC5BD5" w:rsidRDefault="00C27930" w:rsidP="00EC5BD5">
      <w:pPr>
        <w:pStyle w:val="Bibliography"/>
        <w:rPr>
          <w:rFonts w:ascii="Times New Roman" w:hAnsi="Times New Roman" w:cs="Times New Roman"/>
          <w:sz w:val="24"/>
        </w:rPr>
      </w:pP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ZOTERO_BIBL {"uncited":[],"omitted":[],"custom":[]} CSL_BIBLIOGRAPHY </w:instrText>
      </w:r>
      <w:r>
        <w:rPr>
          <w:color w:val="000000" w:themeColor="text1"/>
        </w:rPr>
        <w:fldChar w:fldCharType="separate"/>
      </w:r>
      <w:r w:rsidRPr="00EC5BD5">
        <w:rPr>
          <w:rFonts w:ascii="Times New Roman" w:hAnsi="Times New Roman" w:cs="Times New Roman"/>
          <w:sz w:val="24"/>
        </w:rPr>
        <w:t xml:space="preserve">Ayala, R. A. (2020). Nurses in the New Landscape of Interprofessional Relations. In </w:t>
      </w:r>
      <w:r w:rsidRPr="00EC5BD5">
        <w:rPr>
          <w:rFonts w:ascii="Times New Roman" w:hAnsi="Times New Roman" w:cs="Times New Roman"/>
          <w:i/>
          <w:iCs/>
          <w:sz w:val="24"/>
        </w:rPr>
        <w:t>Towards a Sociology of Nursing</w:t>
      </w:r>
      <w:r w:rsidRPr="00EC5BD5">
        <w:rPr>
          <w:rFonts w:ascii="Times New Roman" w:hAnsi="Times New Roman" w:cs="Times New Roman"/>
          <w:sz w:val="24"/>
        </w:rPr>
        <w:t xml:space="preserve"> (pp. 125–142). Springer.</w:t>
      </w:r>
    </w:p>
    <w:p w14:paraId="03EDAE39" w14:textId="77777777" w:rsidR="00EC5BD5" w:rsidRPr="00EC5BD5" w:rsidRDefault="00C27930" w:rsidP="00EC5BD5">
      <w:pPr>
        <w:pStyle w:val="Bibliography"/>
        <w:rPr>
          <w:rFonts w:ascii="Times New Roman" w:hAnsi="Times New Roman" w:cs="Times New Roman"/>
          <w:sz w:val="24"/>
        </w:rPr>
      </w:pPr>
      <w:r w:rsidRPr="00EC5BD5">
        <w:rPr>
          <w:rFonts w:ascii="Times New Roman" w:hAnsi="Times New Roman" w:cs="Times New Roman"/>
          <w:sz w:val="24"/>
        </w:rPr>
        <w:t xml:space="preserve">McEwen, M., &amp; Wills, E. M. (2017). </w:t>
      </w:r>
      <w:r w:rsidRPr="00EC5BD5">
        <w:rPr>
          <w:rFonts w:ascii="Times New Roman" w:hAnsi="Times New Roman" w:cs="Times New Roman"/>
          <w:i/>
          <w:iCs/>
          <w:sz w:val="24"/>
        </w:rPr>
        <w:t>A the</w:t>
      </w:r>
      <w:r w:rsidRPr="00EC5BD5">
        <w:rPr>
          <w:rFonts w:ascii="Times New Roman" w:hAnsi="Times New Roman" w:cs="Times New Roman"/>
          <w:i/>
          <w:iCs/>
          <w:sz w:val="24"/>
        </w:rPr>
        <w:t>oretical basis for nursing</w:t>
      </w:r>
      <w:r w:rsidRPr="00EC5BD5">
        <w:rPr>
          <w:rFonts w:ascii="Times New Roman" w:hAnsi="Times New Roman" w:cs="Times New Roman"/>
          <w:sz w:val="24"/>
        </w:rPr>
        <w:t>. Lippincott Williams &amp; Wilkins.</w:t>
      </w:r>
    </w:p>
    <w:p w14:paraId="49676808" w14:textId="7A693CDD" w:rsidR="006F7C3D" w:rsidRPr="007D2BD5" w:rsidRDefault="00C27930" w:rsidP="007D2BD5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6F7C3D" w:rsidRPr="007D2BD5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07518EC" w14:textId="77777777" w:rsidR="00C27930" w:rsidRDefault="00C27930">
      <w:pPr>
        <w:spacing w:after="0" w:line="240" w:lineRule="auto"/>
      </w:pPr>
      <w:r>
        <w:separator/>
      </w:r>
    </w:p>
  </w:endnote>
  <w:endnote w:type="continuationSeparator" w:id="0">
    <w:p w14:paraId="651D89C3" w14:textId="77777777" w:rsidR="00C27930" w:rsidRDefault="00C2793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1DE3A53" w14:textId="77777777" w:rsidR="00C27930" w:rsidRDefault="00C27930">
      <w:pPr>
        <w:spacing w:after="0" w:line="240" w:lineRule="auto"/>
      </w:pPr>
      <w:r>
        <w:separator/>
      </w:r>
    </w:p>
  </w:footnote>
  <w:footnote w:type="continuationSeparator" w:id="0">
    <w:p w14:paraId="73D36204" w14:textId="77777777" w:rsidR="00C27930" w:rsidRDefault="00C2793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40136B5" w14:textId="4AC90A58" w:rsidR="00A106AF" w:rsidRPr="001A02CC" w:rsidRDefault="00C27930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7D2BD5" w:rsidRPr="007D2BD5">
      <w:rPr>
        <w:rFonts w:ascii="Times New Roman" w:hAnsi="Times New Roman" w:cs="Times New Roman"/>
        <w:sz w:val="24"/>
        <w:szCs w:val="24"/>
      </w:rPr>
      <w:t>Healthcare and Nursing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F78CF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0D9C83AA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F0C44E" w14:textId="7BCD4ACA" w:rsidR="00A106AF" w:rsidRPr="001A02CC" w:rsidRDefault="00C27930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7D2BD5">
      <w:rPr>
        <w:rFonts w:ascii="Times New Roman" w:hAnsi="Times New Roman" w:cs="Times New Roman"/>
        <w:sz w:val="24"/>
        <w:szCs w:val="24"/>
      </w:rPr>
      <w:t>Healthcare and Nursing</w:t>
    </w:r>
    <w:r w:rsidR="005B36F5"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5F78CF">
      <w:rPr>
        <w:rFonts w:ascii="Times New Roman" w:hAnsi="Times New Roman" w:cs="Times New Roman"/>
        <w:noProof/>
        <w:sz w:val="24"/>
        <w:szCs w:val="24"/>
      </w:rPr>
      <w:t>2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15A79BA3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NzW1NLM0MLUwsTQzsDRR0lEKTi0uzszPAykwqgUAsOwA+ywAAAA="/>
  </w:docVars>
  <w:rsids>
    <w:rsidRoot w:val="0008177B"/>
    <w:rsid w:val="00002ED3"/>
    <w:rsid w:val="00006B40"/>
    <w:rsid w:val="000175BA"/>
    <w:rsid w:val="00024ABE"/>
    <w:rsid w:val="000254ED"/>
    <w:rsid w:val="00034E36"/>
    <w:rsid w:val="00040E21"/>
    <w:rsid w:val="00045047"/>
    <w:rsid w:val="00064440"/>
    <w:rsid w:val="00076C72"/>
    <w:rsid w:val="0008177B"/>
    <w:rsid w:val="00085549"/>
    <w:rsid w:val="00090057"/>
    <w:rsid w:val="0009207A"/>
    <w:rsid w:val="0009373B"/>
    <w:rsid w:val="000972AE"/>
    <w:rsid w:val="000A011E"/>
    <w:rsid w:val="000A6EE1"/>
    <w:rsid w:val="000C4677"/>
    <w:rsid w:val="000D5139"/>
    <w:rsid w:val="000D537D"/>
    <w:rsid w:val="000E4547"/>
    <w:rsid w:val="000E60FE"/>
    <w:rsid w:val="000F5C0F"/>
    <w:rsid w:val="0011275D"/>
    <w:rsid w:val="001277D7"/>
    <w:rsid w:val="00130A33"/>
    <w:rsid w:val="00141074"/>
    <w:rsid w:val="00141C9F"/>
    <w:rsid w:val="001433E7"/>
    <w:rsid w:val="00143D66"/>
    <w:rsid w:val="00143EDD"/>
    <w:rsid w:val="0014559C"/>
    <w:rsid w:val="0015062D"/>
    <w:rsid w:val="00187C02"/>
    <w:rsid w:val="001A02CC"/>
    <w:rsid w:val="001A0404"/>
    <w:rsid w:val="001A7472"/>
    <w:rsid w:val="001B2CB0"/>
    <w:rsid w:val="001C4F34"/>
    <w:rsid w:val="001D302F"/>
    <w:rsid w:val="001D5169"/>
    <w:rsid w:val="001D71B8"/>
    <w:rsid w:val="001D72A8"/>
    <w:rsid w:val="001E4034"/>
    <w:rsid w:val="001F5766"/>
    <w:rsid w:val="001F7624"/>
    <w:rsid w:val="0020390C"/>
    <w:rsid w:val="00210803"/>
    <w:rsid w:val="002126BC"/>
    <w:rsid w:val="00213F77"/>
    <w:rsid w:val="00217425"/>
    <w:rsid w:val="00225A5A"/>
    <w:rsid w:val="00247A02"/>
    <w:rsid w:val="0025247C"/>
    <w:rsid w:val="0026072D"/>
    <w:rsid w:val="00267851"/>
    <w:rsid w:val="002777E7"/>
    <w:rsid w:val="002804B8"/>
    <w:rsid w:val="00282CBA"/>
    <w:rsid w:val="00284B0D"/>
    <w:rsid w:val="00287B4B"/>
    <w:rsid w:val="002A5792"/>
    <w:rsid w:val="002C5353"/>
    <w:rsid w:val="002C5E14"/>
    <w:rsid w:val="002D4979"/>
    <w:rsid w:val="00315B39"/>
    <w:rsid w:val="003212C6"/>
    <w:rsid w:val="00323259"/>
    <w:rsid w:val="00332218"/>
    <w:rsid w:val="00334AD8"/>
    <w:rsid w:val="00336CA3"/>
    <w:rsid w:val="0034125C"/>
    <w:rsid w:val="003448D7"/>
    <w:rsid w:val="003450E0"/>
    <w:rsid w:val="00347131"/>
    <w:rsid w:val="00355ABA"/>
    <w:rsid w:val="00365A07"/>
    <w:rsid w:val="00371658"/>
    <w:rsid w:val="00383807"/>
    <w:rsid w:val="003D2612"/>
    <w:rsid w:val="003E0446"/>
    <w:rsid w:val="003F30CE"/>
    <w:rsid w:val="003F421D"/>
    <w:rsid w:val="004059F0"/>
    <w:rsid w:val="00410AEC"/>
    <w:rsid w:val="00421BB3"/>
    <w:rsid w:val="0042675A"/>
    <w:rsid w:val="0043024F"/>
    <w:rsid w:val="00432057"/>
    <w:rsid w:val="00437761"/>
    <w:rsid w:val="00453F7A"/>
    <w:rsid w:val="00460349"/>
    <w:rsid w:val="004637EA"/>
    <w:rsid w:val="004672E9"/>
    <w:rsid w:val="00471063"/>
    <w:rsid w:val="00487440"/>
    <w:rsid w:val="00487EC4"/>
    <w:rsid w:val="004A07E8"/>
    <w:rsid w:val="004D0EE0"/>
    <w:rsid w:val="004E2425"/>
    <w:rsid w:val="00506F1F"/>
    <w:rsid w:val="00511035"/>
    <w:rsid w:val="00525633"/>
    <w:rsid w:val="00525FDC"/>
    <w:rsid w:val="00550EFD"/>
    <w:rsid w:val="00594098"/>
    <w:rsid w:val="005B36F5"/>
    <w:rsid w:val="005B43DA"/>
    <w:rsid w:val="005C0F06"/>
    <w:rsid w:val="005C20F1"/>
    <w:rsid w:val="005C2489"/>
    <w:rsid w:val="005C7FB5"/>
    <w:rsid w:val="005D03C9"/>
    <w:rsid w:val="005D4D2B"/>
    <w:rsid w:val="005F2E1C"/>
    <w:rsid w:val="005F4083"/>
    <w:rsid w:val="005F78CF"/>
    <w:rsid w:val="0060705A"/>
    <w:rsid w:val="006148A1"/>
    <w:rsid w:val="00634E15"/>
    <w:rsid w:val="0064671B"/>
    <w:rsid w:val="00664811"/>
    <w:rsid w:val="0067261A"/>
    <w:rsid w:val="006752F2"/>
    <w:rsid w:val="00687186"/>
    <w:rsid w:val="006929DB"/>
    <w:rsid w:val="006938E2"/>
    <w:rsid w:val="006A0724"/>
    <w:rsid w:val="006B1FF2"/>
    <w:rsid w:val="006B2BD3"/>
    <w:rsid w:val="006E156D"/>
    <w:rsid w:val="006E63B9"/>
    <w:rsid w:val="006F00AD"/>
    <w:rsid w:val="006F7C3D"/>
    <w:rsid w:val="00701ACE"/>
    <w:rsid w:val="00706F79"/>
    <w:rsid w:val="00712960"/>
    <w:rsid w:val="00715E21"/>
    <w:rsid w:val="00726CF2"/>
    <w:rsid w:val="00747B4E"/>
    <w:rsid w:val="00752236"/>
    <w:rsid w:val="00753EE1"/>
    <w:rsid w:val="007642EC"/>
    <w:rsid w:val="00764D8B"/>
    <w:rsid w:val="007B30BD"/>
    <w:rsid w:val="007C2F25"/>
    <w:rsid w:val="007C30FD"/>
    <w:rsid w:val="007C6293"/>
    <w:rsid w:val="007D2BD5"/>
    <w:rsid w:val="007D2E69"/>
    <w:rsid w:val="007D591A"/>
    <w:rsid w:val="007E3EC1"/>
    <w:rsid w:val="00807E6C"/>
    <w:rsid w:val="00820904"/>
    <w:rsid w:val="0082673A"/>
    <w:rsid w:val="00834311"/>
    <w:rsid w:val="00842BFD"/>
    <w:rsid w:val="00862032"/>
    <w:rsid w:val="00863C72"/>
    <w:rsid w:val="00876C6A"/>
    <w:rsid w:val="00877CA7"/>
    <w:rsid w:val="008A5E66"/>
    <w:rsid w:val="008A6E3E"/>
    <w:rsid w:val="008B4F7C"/>
    <w:rsid w:val="008C3A8D"/>
    <w:rsid w:val="008D7288"/>
    <w:rsid w:val="008E01AB"/>
    <w:rsid w:val="008E27B8"/>
    <w:rsid w:val="008E3550"/>
    <w:rsid w:val="008F0A2C"/>
    <w:rsid w:val="008F646B"/>
    <w:rsid w:val="009001EA"/>
    <w:rsid w:val="00901066"/>
    <w:rsid w:val="00901E2E"/>
    <w:rsid w:val="00903DDC"/>
    <w:rsid w:val="00913564"/>
    <w:rsid w:val="0092355D"/>
    <w:rsid w:val="00932CD1"/>
    <w:rsid w:val="0093635F"/>
    <w:rsid w:val="00943EEF"/>
    <w:rsid w:val="00953628"/>
    <w:rsid w:val="009823FF"/>
    <w:rsid w:val="009A1682"/>
    <w:rsid w:val="009B5611"/>
    <w:rsid w:val="009C719E"/>
    <w:rsid w:val="009D0DE3"/>
    <w:rsid w:val="009D5CA1"/>
    <w:rsid w:val="009E485E"/>
    <w:rsid w:val="009E7DEA"/>
    <w:rsid w:val="009F426C"/>
    <w:rsid w:val="009F7DA0"/>
    <w:rsid w:val="00A106AF"/>
    <w:rsid w:val="00A20DB5"/>
    <w:rsid w:val="00A4374D"/>
    <w:rsid w:val="00A67E8F"/>
    <w:rsid w:val="00A92A12"/>
    <w:rsid w:val="00AA50C3"/>
    <w:rsid w:val="00AB2058"/>
    <w:rsid w:val="00AB5193"/>
    <w:rsid w:val="00AB53EF"/>
    <w:rsid w:val="00AC574D"/>
    <w:rsid w:val="00AC5856"/>
    <w:rsid w:val="00AD33B3"/>
    <w:rsid w:val="00AD50DE"/>
    <w:rsid w:val="00B01520"/>
    <w:rsid w:val="00B06D61"/>
    <w:rsid w:val="00B23F6D"/>
    <w:rsid w:val="00B32911"/>
    <w:rsid w:val="00B405F9"/>
    <w:rsid w:val="00B609FC"/>
    <w:rsid w:val="00B70C3A"/>
    <w:rsid w:val="00B73412"/>
    <w:rsid w:val="00B77D70"/>
    <w:rsid w:val="00B8755B"/>
    <w:rsid w:val="00BA1045"/>
    <w:rsid w:val="00BC2C84"/>
    <w:rsid w:val="00BC7805"/>
    <w:rsid w:val="00BE295C"/>
    <w:rsid w:val="00BF0DF3"/>
    <w:rsid w:val="00BF32FA"/>
    <w:rsid w:val="00C16B0C"/>
    <w:rsid w:val="00C22921"/>
    <w:rsid w:val="00C2518D"/>
    <w:rsid w:val="00C2746F"/>
    <w:rsid w:val="00C27930"/>
    <w:rsid w:val="00C30C9C"/>
    <w:rsid w:val="00C30E9E"/>
    <w:rsid w:val="00C4062F"/>
    <w:rsid w:val="00C5356B"/>
    <w:rsid w:val="00C57619"/>
    <w:rsid w:val="00C64E95"/>
    <w:rsid w:val="00C74D28"/>
    <w:rsid w:val="00C75C92"/>
    <w:rsid w:val="00C774B3"/>
    <w:rsid w:val="00C81F15"/>
    <w:rsid w:val="00C900D5"/>
    <w:rsid w:val="00C9040A"/>
    <w:rsid w:val="00C96341"/>
    <w:rsid w:val="00CA103B"/>
    <w:rsid w:val="00CA2688"/>
    <w:rsid w:val="00CA422D"/>
    <w:rsid w:val="00CC176B"/>
    <w:rsid w:val="00CC6829"/>
    <w:rsid w:val="00CD24E7"/>
    <w:rsid w:val="00CD3EBF"/>
    <w:rsid w:val="00CF0A51"/>
    <w:rsid w:val="00D01737"/>
    <w:rsid w:val="00D156FC"/>
    <w:rsid w:val="00D16E0A"/>
    <w:rsid w:val="00D22A8F"/>
    <w:rsid w:val="00D24B09"/>
    <w:rsid w:val="00D25805"/>
    <w:rsid w:val="00D35D03"/>
    <w:rsid w:val="00D434CA"/>
    <w:rsid w:val="00D46875"/>
    <w:rsid w:val="00D5076D"/>
    <w:rsid w:val="00D620E3"/>
    <w:rsid w:val="00D62605"/>
    <w:rsid w:val="00D62E1C"/>
    <w:rsid w:val="00D819BF"/>
    <w:rsid w:val="00D95087"/>
    <w:rsid w:val="00DA2987"/>
    <w:rsid w:val="00DA77AE"/>
    <w:rsid w:val="00DB2F44"/>
    <w:rsid w:val="00DB3F05"/>
    <w:rsid w:val="00DC72D1"/>
    <w:rsid w:val="00DD660B"/>
    <w:rsid w:val="00DD70E4"/>
    <w:rsid w:val="00DF22BD"/>
    <w:rsid w:val="00E07F50"/>
    <w:rsid w:val="00E3227F"/>
    <w:rsid w:val="00E40F69"/>
    <w:rsid w:val="00E445B0"/>
    <w:rsid w:val="00E61F29"/>
    <w:rsid w:val="00E724C4"/>
    <w:rsid w:val="00E85934"/>
    <w:rsid w:val="00E94C5C"/>
    <w:rsid w:val="00E95753"/>
    <w:rsid w:val="00E9582E"/>
    <w:rsid w:val="00EB0B02"/>
    <w:rsid w:val="00EB0E33"/>
    <w:rsid w:val="00EB6D29"/>
    <w:rsid w:val="00EC34C1"/>
    <w:rsid w:val="00EC5BD5"/>
    <w:rsid w:val="00EC6E94"/>
    <w:rsid w:val="00EF1641"/>
    <w:rsid w:val="00F02DA3"/>
    <w:rsid w:val="00F2461F"/>
    <w:rsid w:val="00F33CF4"/>
    <w:rsid w:val="00F34A13"/>
    <w:rsid w:val="00F379A9"/>
    <w:rsid w:val="00F4029A"/>
    <w:rsid w:val="00F41228"/>
    <w:rsid w:val="00F4445C"/>
    <w:rsid w:val="00F50347"/>
    <w:rsid w:val="00F60147"/>
    <w:rsid w:val="00F63230"/>
    <w:rsid w:val="00F65050"/>
    <w:rsid w:val="00F748B8"/>
    <w:rsid w:val="00F768B4"/>
    <w:rsid w:val="00F84D74"/>
    <w:rsid w:val="00F86CA7"/>
    <w:rsid w:val="00F94B9F"/>
    <w:rsid w:val="00FA70AB"/>
    <w:rsid w:val="00FB0E43"/>
    <w:rsid w:val="00FD1DAB"/>
    <w:rsid w:val="00FD26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2DD0FC"/>
  <w15:docId w15:val="{114B327F-9A5C-40DA-8629-6E223C7CE5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4">
    <w:name w:val="heading 4"/>
    <w:basedOn w:val="Normal"/>
    <w:link w:val="Heading4Char"/>
    <w:uiPriority w:val="9"/>
    <w:qFormat/>
    <w:rsid w:val="00460349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character" w:customStyle="1" w:styleId="Heading4Char">
    <w:name w:val="Heading 4 Char"/>
    <w:basedOn w:val="DefaultParagraphFont"/>
    <w:link w:val="Heading4"/>
    <w:uiPriority w:val="9"/>
    <w:rsid w:val="00460349"/>
    <w:rPr>
      <w:rFonts w:ascii="Times New Roman" w:eastAsia="Times New Roman" w:hAnsi="Times New Roman" w:cs="Times New Roman"/>
      <w:b/>
      <w:bCs/>
      <w:sz w:val="24"/>
      <w:szCs w:val="24"/>
    </w:rPr>
  </w:style>
  <w:style w:type="character" w:styleId="CommentReference">
    <w:name w:val="annotation reference"/>
    <w:basedOn w:val="DefaultParagraphFont"/>
    <w:rsid w:val="00805B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15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1520"/>
    <w:rPr>
      <w:rFonts w:ascii="Tahoma" w:hAnsi="Tahoma" w:cs="Tahoma"/>
      <w:sz w:val="16"/>
      <w:szCs w:val="16"/>
    </w:rPr>
  </w:style>
  <w:style w:type="paragraph" w:styleId="Title">
    <w:name w:val="Title"/>
    <w:basedOn w:val="Normal"/>
    <w:link w:val="TitleChar"/>
    <w:qFormat/>
    <w:rsid w:val="006B2BD3"/>
    <w:pPr>
      <w:spacing w:after="0" w:line="480" w:lineRule="auto"/>
      <w:jc w:val="center"/>
      <w:outlineLvl w:val="0"/>
    </w:pPr>
    <w:rPr>
      <w:rFonts w:ascii="Times New Roman" w:eastAsia="Times New Roman" w:hAnsi="Times New Roman" w:cs="Arial"/>
      <w:bCs/>
      <w:kern w:val="28"/>
      <w:sz w:val="24"/>
      <w:szCs w:val="32"/>
    </w:rPr>
  </w:style>
  <w:style w:type="character" w:customStyle="1" w:styleId="TitleChar">
    <w:name w:val="Title Char"/>
    <w:basedOn w:val="DefaultParagraphFont"/>
    <w:link w:val="Title"/>
    <w:rsid w:val="006B2BD3"/>
    <w:rPr>
      <w:rFonts w:ascii="Times New Roman" w:eastAsia="Times New Roman" w:hAnsi="Times New Roman" w:cs="Arial"/>
      <w:bCs/>
      <w:kern w:val="28"/>
      <w:sz w:val="24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EC5BD5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112</Words>
  <Characters>6340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74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Someone</cp:lastModifiedBy>
  <cp:revision>2</cp:revision>
  <dcterms:created xsi:type="dcterms:W3CDTF">2020-01-08T14:14:00Z</dcterms:created>
  <dcterms:modified xsi:type="dcterms:W3CDTF">2020-01-08T14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IQZOM6fD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